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BF49972" w14:textId="40C82384" w:rsidR="00015A4C" w:rsidRDefault="00EE5F2F" w:rsidP="003A34FC">
      <w:pPr>
        <w:rPr>
          <w:rFonts w:ascii="Times New Roman" w:hAnsi="Times New Roman"/>
        </w:rPr>
      </w:pPr>
      <w:r w:rsidRPr="003A34FC">
        <w:rPr>
          <w:rFonts w:ascii="Times New Roman" w:hAnsi="Times New Roman"/>
          <w:b/>
        </w:rPr>
        <w:t xml:space="preserve">Appendix </w:t>
      </w:r>
      <w:r w:rsidR="008E6B60">
        <w:rPr>
          <w:rFonts w:ascii="Times New Roman" w:hAnsi="Times New Roman"/>
          <w:b/>
        </w:rPr>
        <w:t>E</w:t>
      </w:r>
      <w:r w:rsidRPr="003A34FC">
        <w:rPr>
          <w:rFonts w:ascii="Times New Roman" w:hAnsi="Times New Roman"/>
          <w:b/>
        </w:rPr>
        <w:t xml:space="preserve"> </w:t>
      </w:r>
      <w:r w:rsidR="003A34FC" w:rsidRPr="003A34FC">
        <w:rPr>
          <w:rFonts w:ascii="Times New Roman" w:hAnsi="Times New Roman"/>
          <w:b/>
        </w:rPr>
        <w:t>–</w:t>
      </w:r>
      <w:r w:rsidRPr="003A34FC">
        <w:rPr>
          <w:rFonts w:ascii="Times New Roman" w:hAnsi="Times New Roman"/>
          <w:b/>
        </w:rPr>
        <w:t xml:space="preserve"> </w:t>
      </w:r>
      <w:r w:rsidR="008E6B60">
        <w:rPr>
          <w:rFonts w:ascii="Times New Roman" w:hAnsi="Times New Roman"/>
        </w:rPr>
        <w:t>Meta-analysis of published hair keratin in the Andes</w:t>
      </w:r>
    </w:p>
    <w:p w14:paraId="5AA7E32D" w14:textId="77777777" w:rsidR="00280A09" w:rsidRDefault="008E6B60" w:rsidP="00280A09">
      <w:pPr>
        <w:contextualSpacing/>
        <w:rPr>
          <w:rFonts w:ascii="Times New Roman" w:hAnsi="Times New Roman"/>
        </w:rPr>
      </w:pPr>
      <w:r>
        <w:rPr>
          <w:rFonts w:ascii="Times New Roman" w:hAnsi="Times New Roman"/>
        </w:rPr>
        <w:t xml:space="preserve">We evaluated </w:t>
      </w:r>
      <w:r w:rsidRPr="001D3BD5">
        <w:rPr>
          <w:rFonts w:ascii="Times New Roman" w:hAnsi="Times New Roman"/>
        </w:rPr>
        <w:t xml:space="preserve">published articles or book chapters with hair keratin data listed by a prior review </w:t>
      </w:r>
      <w:r w:rsidRPr="001D3BD5">
        <w:rPr>
          <w:rFonts w:ascii="Times New Roman" w:hAnsi="Times New Roman"/>
        </w:rPr>
        <w:fldChar w:fldCharType="begin"/>
      </w:r>
      <w:r>
        <w:rPr>
          <w:rFonts w:ascii="Times New Roman" w:hAnsi="Times New Roman"/>
        </w:rPr>
        <w:instrText xml:space="preserve"> ADDIN EN.CITE &lt;EndNote&gt;&lt;Cite&gt;&lt;Author&gt;Lamb&lt;/Author&gt;&lt;Year&gt;2016&lt;/Year&gt;&lt;RecNum&gt;2274&lt;/RecNum&gt;&lt;DisplayText&gt;(Lamb, 2016)&lt;/DisplayText&gt;&lt;record&gt;&lt;rec-number&gt;2274&lt;/rec-number&gt;&lt;foreign-keys&gt;&lt;key app="EN" db-id="a0xstfxfwvfap9etf21xwada5v9dra0arpe2" timestamp="1603708800"&gt;2274&lt;/key&gt;&lt;/foreign-keys&gt;&lt;ref-type name="Journal Article"&gt;17&lt;/ref-type&gt;&lt;contributors&gt;&lt;authors&gt;&lt;author&gt;Lamb, Angela L&lt;/author&gt;&lt;/authors&gt;&lt;/contributors&gt;&lt;titles&gt;&lt;title&gt;Stable isotope analysis of soft tissues from mummified human remains&lt;/title&gt;&lt;secondary-title&gt;Environmental Archaeology&lt;/secondary-title&gt;&lt;/titles&gt;&lt;periodical&gt;&lt;full-title&gt;Environmental Archaeology&lt;/full-title&gt;&lt;/periodical&gt;&lt;pages&gt;271-284&lt;/pages&gt;&lt;volume&gt;21&lt;/volume&gt;&lt;number&gt;3&lt;/number&gt;&lt;dates&gt;&lt;year&gt;2016&lt;/year&gt;&lt;/dates&gt;&lt;isbn&gt;1461-4103&lt;/isbn&gt;&lt;urls&gt;&lt;/urls&gt;&lt;/record&gt;&lt;/Cite&gt;&lt;/EndNote&gt;</w:instrText>
      </w:r>
      <w:r w:rsidRPr="001D3BD5">
        <w:rPr>
          <w:rFonts w:ascii="Times New Roman" w:hAnsi="Times New Roman"/>
        </w:rPr>
        <w:fldChar w:fldCharType="separate"/>
      </w:r>
      <w:r w:rsidRPr="001D3BD5">
        <w:rPr>
          <w:rFonts w:ascii="Times New Roman" w:hAnsi="Times New Roman"/>
          <w:noProof/>
        </w:rPr>
        <w:t>(Lamb, 2016)</w:t>
      </w:r>
      <w:r w:rsidRPr="001D3BD5">
        <w:rPr>
          <w:rFonts w:ascii="Times New Roman" w:hAnsi="Times New Roman"/>
        </w:rPr>
        <w:fldChar w:fldCharType="end"/>
      </w:r>
      <w:r w:rsidRPr="001D3BD5">
        <w:rPr>
          <w:rFonts w:ascii="Times New Roman" w:hAnsi="Times New Roman"/>
        </w:rPr>
        <w:t xml:space="preserve"> or found in our review, resulting in 16 </w:t>
      </w:r>
      <w:r>
        <w:rPr>
          <w:rFonts w:ascii="Times New Roman" w:hAnsi="Times New Roman"/>
        </w:rPr>
        <w:t xml:space="preserve">total </w:t>
      </w:r>
      <w:r w:rsidRPr="001D3BD5">
        <w:rPr>
          <w:rFonts w:ascii="Times New Roman" w:hAnsi="Times New Roman"/>
        </w:rPr>
        <w:t xml:space="preserve">publications </w:t>
      </w:r>
      <w:r w:rsidRPr="001D3BD5">
        <w:rPr>
          <w:rFonts w:ascii="Times New Roman" w:hAnsi="Times New Roman"/>
        </w:rPr>
        <w:fldChar w:fldCharType="begin">
          <w:fldData xml:space="preserve">PEVuZE5vdGU+PENpdGU+PEF1dGhvcj5LbnVkc29uPC9BdXRob3I+PFllYXI+MjAwNzwvWWVhcj48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</w:fldData>
        </w:fldChar>
      </w:r>
      <w:r>
        <w:rPr>
          <w:rFonts w:ascii="Times New Roman" w:hAnsi="Times New Roman"/>
        </w:rPr>
        <w:instrText xml:space="preserve"> ADDIN EN.CITE </w:instrText>
      </w:r>
      <w:r>
        <w:rPr>
          <w:rFonts w:ascii="Times New Roman" w:hAnsi="Times New Roman"/>
        </w:rPr>
        <w:fldChar w:fldCharType="begin">
          <w:fldData xml:space="preserve">PEVuZE5vdGU+PENpdGU+PEF1dGhvcj5LbnVkc29uPC9BdXRob3I+PFllYXI+MjAwNzwvWWVhcj48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</w:fldData>
        </w:fldChar>
      </w:r>
      <w:r>
        <w:rPr>
          <w:rFonts w:ascii="Times New Roman" w:hAnsi="Times New Roman"/>
        </w:rPr>
        <w:instrText xml:space="preserve"> ADDIN EN.CITE.DATA </w:instrText>
      </w:r>
      <w:r>
        <w:rPr>
          <w:rFonts w:ascii="Times New Roman" w:hAnsi="Times New Roman"/>
        </w:rPr>
      </w:r>
      <w:r>
        <w:rPr>
          <w:rFonts w:ascii="Times New Roman" w:hAnsi="Times New Roman"/>
        </w:rPr>
        <w:fldChar w:fldCharType="end"/>
      </w:r>
      <w:r w:rsidRPr="001D3BD5">
        <w:rPr>
          <w:rFonts w:ascii="Times New Roman" w:hAnsi="Times New Roman"/>
        </w:rPr>
      </w:r>
      <w:r w:rsidRPr="001D3BD5">
        <w:rPr>
          <w:rFonts w:ascii="Times New Roman" w:hAnsi="Times New Roman"/>
        </w:rPr>
        <w:fldChar w:fldCharType="separate"/>
      </w:r>
      <w:r>
        <w:rPr>
          <w:rFonts w:ascii="Times New Roman" w:hAnsi="Times New Roman"/>
          <w:noProof/>
        </w:rPr>
        <w:t>(Aufderheide, et al., 1994, Bonilla, et al., 2016, Fernández, et al., 1999, Horn, et al., 2009, Knudson, et al., 2007, Knudson, et al., 2012, Knudson, et al., 2015, Macko, et al., 1999, Panzer, et al., 2014, Turner, et al., 2013, Tykot, et al., 2011, Webb, et al., 2013, Webb, et al., 2015, White, et al., 2009, Williams and Katzenberg, 2012, Wilson, et al., 2007)</w:t>
      </w:r>
      <w:r w:rsidRPr="001D3BD5">
        <w:rPr>
          <w:rFonts w:ascii="Times New Roman" w:hAnsi="Times New Roman"/>
        </w:rPr>
        <w:fldChar w:fldCharType="end"/>
      </w:r>
      <w:r>
        <w:rPr>
          <w:rFonts w:ascii="Times New Roman" w:hAnsi="Times New Roman"/>
        </w:rPr>
        <w:t xml:space="preserve">. </w:t>
      </w:r>
    </w:p>
    <w:p w14:paraId="5A4F51E6" w14:textId="77777777" w:rsidR="00280A09" w:rsidRDefault="00280A09" w:rsidP="00280A09">
      <w:pPr>
        <w:ind w:firstLine="720"/>
        <w:contextualSpacing/>
        <w:rPr>
          <w:rFonts w:ascii="Times New Roman" w:hAnsi="Times New Roman"/>
        </w:rPr>
      </w:pPr>
    </w:p>
    <w:p w14:paraId="2381BC34" w14:textId="77777777" w:rsidR="00D728D4" w:rsidRDefault="008E6B60" w:rsidP="00280A09">
      <w:pPr>
        <w:contextualSpacing/>
        <w:rPr>
          <w:rFonts w:ascii="Times New Roman" w:hAnsi="Times New Roman"/>
        </w:rPr>
      </w:pPr>
      <w:r>
        <w:rPr>
          <w:rFonts w:ascii="Times New Roman" w:hAnsi="Times New Roman"/>
        </w:rPr>
        <w:t xml:space="preserve">We excluded </w:t>
      </w:r>
      <w:r w:rsidRPr="001D3BD5">
        <w:rPr>
          <w:rFonts w:ascii="Times New Roman" w:hAnsi="Times New Roman"/>
        </w:rPr>
        <w:t xml:space="preserve">publications </w:t>
      </w:r>
      <w:r>
        <w:rPr>
          <w:rFonts w:ascii="Times New Roman" w:hAnsi="Times New Roman"/>
        </w:rPr>
        <w:t>that only reported averaged rather than raw data per serial section or per individual</w:t>
      </w:r>
      <w:r w:rsidRPr="001D3BD5">
        <w:rPr>
          <w:rFonts w:ascii="Times New Roman" w:hAnsi="Times New Roman"/>
        </w:rPr>
        <w:t xml:space="preserve"> </w:t>
      </w:r>
      <w:r w:rsidRPr="001D3BD5">
        <w:rPr>
          <w:rFonts w:ascii="Times New Roman" w:hAnsi="Times New Roman"/>
        </w:rPr>
        <w:fldChar w:fldCharType="begin">
          <w:fldData xml:space="preserve">PEVuZE5vdGU+PENpdGU+PEF1dGhvcj5NYWNrbzwvQXV0aG9yPjxZZWFyPjE5OTk8L1llYXI+PFJl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</w:fldData>
        </w:fldChar>
      </w:r>
      <w:r>
        <w:rPr>
          <w:rFonts w:ascii="Times New Roman" w:hAnsi="Times New Roman"/>
        </w:rPr>
        <w:instrText xml:space="preserve"> ADDIN EN.CITE </w:instrText>
      </w:r>
      <w:r>
        <w:rPr>
          <w:rFonts w:ascii="Times New Roman" w:hAnsi="Times New Roman"/>
        </w:rPr>
        <w:fldChar w:fldCharType="begin">
          <w:fldData xml:space="preserve">PEVuZE5vdGU+PENpdGU+PEF1dGhvcj5NYWNrbzwvQXV0aG9yPjxZZWFyPjE5OTk8L1llYXI+PFJl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</w:fldData>
        </w:fldChar>
      </w:r>
      <w:r>
        <w:rPr>
          <w:rFonts w:ascii="Times New Roman" w:hAnsi="Times New Roman"/>
        </w:rPr>
        <w:instrText xml:space="preserve"> ADDIN EN.CITE.DATA </w:instrText>
      </w:r>
      <w:r>
        <w:rPr>
          <w:rFonts w:ascii="Times New Roman" w:hAnsi="Times New Roman"/>
        </w:rPr>
      </w:r>
      <w:r>
        <w:rPr>
          <w:rFonts w:ascii="Times New Roman" w:hAnsi="Times New Roman"/>
        </w:rPr>
        <w:fldChar w:fldCharType="end"/>
      </w:r>
      <w:r w:rsidRPr="001D3BD5">
        <w:rPr>
          <w:rFonts w:ascii="Times New Roman" w:hAnsi="Times New Roman"/>
        </w:rPr>
      </w:r>
      <w:r w:rsidRPr="001D3BD5">
        <w:rPr>
          <w:rFonts w:ascii="Times New Roman" w:hAnsi="Times New Roman"/>
        </w:rPr>
        <w:fldChar w:fldCharType="separate"/>
      </w:r>
      <w:r w:rsidRPr="001D3BD5">
        <w:rPr>
          <w:rFonts w:ascii="Times New Roman" w:hAnsi="Times New Roman"/>
          <w:noProof/>
        </w:rPr>
        <w:t>(Macko, et al., 1999, Wilson, et al., 2007)</w:t>
      </w:r>
      <w:r w:rsidRPr="001D3BD5">
        <w:rPr>
          <w:rFonts w:ascii="Times New Roman" w:hAnsi="Times New Roman"/>
        </w:rPr>
        <w:fldChar w:fldCharType="end"/>
      </w:r>
      <w:r>
        <w:rPr>
          <w:rFonts w:ascii="Times New Roman" w:hAnsi="Times New Roman"/>
        </w:rPr>
        <w:t xml:space="preserve">. </w:t>
      </w:r>
      <w:r w:rsidRPr="001D3BD5">
        <w:rPr>
          <w:rFonts w:ascii="Times New Roman" w:hAnsi="Times New Roman"/>
        </w:rPr>
        <w:t xml:space="preserve">Because the goal of this paper is to examine short-term dietary changes relative to landscapes, we excluded unprovenienced mummies </w:t>
      </w:r>
      <w:r w:rsidRPr="001D3BD5">
        <w:rPr>
          <w:rFonts w:ascii="Times New Roman" w:hAnsi="Times New Roman"/>
        </w:rPr>
        <w:fldChar w:fldCharType="begin">
          <w:fldData xml:space="preserve">PEVuZE5vdGU+PENpdGU+PEF1dGhvcj5QYW56ZXI8L0F1dGhvcj48WWVhcj4yMDE0PC9ZZWFyPjxS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</w:fldData>
        </w:fldChar>
      </w:r>
      <w:r>
        <w:rPr>
          <w:rFonts w:ascii="Times New Roman" w:hAnsi="Times New Roman"/>
        </w:rPr>
        <w:instrText xml:space="preserve"> ADDIN EN.CITE </w:instrText>
      </w:r>
      <w:r>
        <w:rPr>
          <w:rFonts w:ascii="Times New Roman" w:hAnsi="Times New Roman"/>
        </w:rPr>
        <w:fldChar w:fldCharType="begin">
          <w:fldData xml:space="preserve">PEVuZE5vdGU+PENpdGU+PEF1dGhvcj5QYW56ZXI8L0F1dGhvcj48WWVhcj4yMDE0PC9ZZWFyPjxS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</w:fldData>
        </w:fldChar>
      </w:r>
      <w:r>
        <w:rPr>
          <w:rFonts w:ascii="Times New Roman" w:hAnsi="Times New Roman"/>
        </w:rPr>
        <w:instrText xml:space="preserve"> ADDIN EN.CITE.DATA </w:instrText>
      </w:r>
      <w:r>
        <w:rPr>
          <w:rFonts w:ascii="Times New Roman" w:hAnsi="Times New Roman"/>
        </w:rPr>
      </w:r>
      <w:r>
        <w:rPr>
          <w:rFonts w:ascii="Times New Roman" w:hAnsi="Times New Roman"/>
        </w:rPr>
        <w:fldChar w:fldCharType="end"/>
      </w:r>
      <w:r w:rsidRPr="001D3BD5">
        <w:rPr>
          <w:rFonts w:ascii="Times New Roman" w:hAnsi="Times New Roman"/>
        </w:rPr>
      </w:r>
      <w:r w:rsidRPr="001D3BD5">
        <w:rPr>
          <w:rFonts w:ascii="Times New Roman" w:hAnsi="Times New Roman"/>
        </w:rPr>
        <w:fldChar w:fldCharType="separate"/>
      </w:r>
      <w:r w:rsidRPr="001D3BD5">
        <w:rPr>
          <w:rFonts w:ascii="Times New Roman" w:hAnsi="Times New Roman"/>
          <w:noProof/>
        </w:rPr>
        <w:t>(Horn, et al., 2009, Panzer, et al., 2014)</w:t>
      </w:r>
      <w:r w:rsidRPr="001D3BD5">
        <w:rPr>
          <w:rFonts w:ascii="Times New Roman" w:hAnsi="Times New Roman"/>
        </w:rPr>
        <w:fldChar w:fldCharType="end"/>
      </w:r>
      <w:r w:rsidRPr="001D3BD5">
        <w:rPr>
          <w:rFonts w:ascii="Times New Roman" w:hAnsi="Times New Roman"/>
        </w:rPr>
        <w:t xml:space="preserve">. Intra-lifetime data from hair keratin and corresponding bone collagen were not available in Bonilla et al. (2016) and Aufderheide et al. (1994) due to the short length of hair—only the most proximal </w:t>
      </w:r>
      <w:r>
        <w:rPr>
          <w:rFonts w:ascii="Times New Roman" w:hAnsi="Times New Roman"/>
        </w:rPr>
        <w:t xml:space="preserve">section </w:t>
      </w:r>
      <w:r w:rsidRPr="001D3BD5">
        <w:rPr>
          <w:rFonts w:ascii="Times New Roman" w:hAnsi="Times New Roman"/>
        </w:rPr>
        <w:t xml:space="preserve">was examined—so we also excluded these. Webb and colleagues (2013a) published </w:t>
      </w:r>
      <w:r>
        <w:rPr>
          <w:rFonts w:ascii="Times New Roman" w:hAnsi="Times New Roman"/>
        </w:rPr>
        <w:t xml:space="preserve">only </w:t>
      </w:r>
      <w:r w:rsidRPr="001D3BD5">
        <w:rPr>
          <w:rFonts w:ascii="Times New Roman" w:hAnsi="Times New Roman"/>
        </w:rPr>
        <w:t xml:space="preserve">mean values per individual, but because they included paired bone collagen data, we included their hair-bone </w:t>
      </w:r>
      <w:r>
        <w:rPr>
          <w:rFonts w:ascii="Times New Roman" w:hAnsi="Times New Roman"/>
        </w:rPr>
        <w:t>offset data</w:t>
      </w:r>
      <w:r w:rsidRPr="001D3BD5">
        <w:rPr>
          <w:rFonts w:ascii="Times New Roman" w:hAnsi="Times New Roman"/>
        </w:rPr>
        <w:t xml:space="preserve">. </w:t>
      </w:r>
      <w:r w:rsidR="00280A09" w:rsidRPr="001D3BD5">
        <w:rPr>
          <w:rFonts w:ascii="Times New Roman" w:hAnsi="Times New Roman"/>
        </w:rPr>
        <w:t xml:space="preserve">Several Inca </w:t>
      </w:r>
      <w:r w:rsidR="00280A09" w:rsidRPr="001D3BD5">
        <w:rPr>
          <w:rFonts w:ascii="Times New Roman" w:hAnsi="Times New Roman"/>
          <w:i/>
          <w:iCs/>
        </w:rPr>
        <w:t>capacochas</w:t>
      </w:r>
      <w:r w:rsidR="00280A09" w:rsidRPr="001D3BD5">
        <w:rPr>
          <w:rFonts w:ascii="Times New Roman" w:hAnsi="Times New Roman"/>
        </w:rPr>
        <w:t xml:space="preserve"> (child sacrifices) have been recovered from the tops of glacial peaks—but because these children consumed special foods during the last months prior to their sacrifice </w:t>
      </w:r>
      <w:r w:rsidR="00280A09" w:rsidRPr="001D3BD5">
        <w:rPr>
          <w:rFonts w:ascii="Times New Roman" w:hAnsi="Times New Roman"/>
        </w:rPr>
        <w:fldChar w:fldCharType="begin">
          <w:fldData xml:space="preserve">PEVuZE5vdGU+PENpdGU+PEF1dGhvcj5XaWxzb248L0F1dGhvcj48WWVhcj4yMDA3PC9ZZWFyPjxS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</w:fldData>
        </w:fldChar>
      </w:r>
      <w:r w:rsidR="00280A09">
        <w:rPr>
          <w:rFonts w:ascii="Times New Roman" w:hAnsi="Times New Roman"/>
        </w:rPr>
        <w:instrText xml:space="preserve"> ADDIN EN.CITE </w:instrText>
      </w:r>
      <w:r w:rsidR="00280A09">
        <w:rPr>
          <w:rFonts w:ascii="Times New Roman" w:hAnsi="Times New Roman"/>
        </w:rPr>
        <w:fldChar w:fldCharType="begin">
          <w:fldData xml:space="preserve">PEVuZE5vdGU+PENpdGU+PEF1dGhvcj5XaWxzb248L0F1dGhvcj48WWVhcj4yMDA3PC9ZZWFyPjxS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</w:fldData>
        </w:fldChar>
      </w:r>
      <w:r w:rsidR="00280A09">
        <w:rPr>
          <w:rFonts w:ascii="Times New Roman" w:hAnsi="Times New Roman"/>
        </w:rPr>
        <w:instrText xml:space="preserve"> ADDIN EN.CITE.DATA </w:instrText>
      </w:r>
      <w:r w:rsidR="00280A09">
        <w:rPr>
          <w:rFonts w:ascii="Times New Roman" w:hAnsi="Times New Roman"/>
        </w:rPr>
      </w:r>
      <w:r w:rsidR="00280A09">
        <w:rPr>
          <w:rFonts w:ascii="Times New Roman" w:hAnsi="Times New Roman"/>
        </w:rPr>
        <w:fldChar w:fldCharType="end"/>
      </w:r>
      <w:r w:rsidR="00280A09" w:rsidRPr="001D3BD5">
        <w:rPr>
          <w:rFonts w:ascii="Times New Roman" w:hAnsi="Times New Roman"/>
        </w:rPr>
      </w:r>
      <w:r w:rsidR="00280A09" w:rsidRPr="001D3BD5">
        <w:rPr>
          <w:rFonts w:ascii="Times New Roman" w:hAnsi="Times New Roman"/>
        </w:rPr>
        <w:fldChar w:fldCharType="separate"/>
      </w:r>
      <w:r w:rsidR="00280A09" w:rsidRPr="001D3BD5">
        <w:rPr>
          <w:rFonts w:ascii="Times New Roman" w:hAnsi="Times New Roman"/>
          <w:noProof/>
        </w:rPr>
        <w:t>(Fernández, et al., 1999, Wilson, et al., 2007)</w:t>
      </w:r>
      <w:r w:rsidR="00280A09" w:rsidRPr="001D3BD5">
        <w:rPr>
          <w:rFonts w:ascii="Times New Roman" w:hAnsi="Times New Roman"/>
        </w:rPr>
        <w:fldChar w:fldCharType="end"/>
      </w:r>
      <w:r w:rsidR="00280A09" w:rsidRPr="001D3BD5">
        <w:rPr>
          <w:rFonts w:ascii="Times New Roman" w:hAnsi="Times New Roman"/>
        </w:rPr>
        <w:t>, they do not represent the late-life lived experience of most people and were therefore excluded</w:t>
      </w:r>
      <w:r w:rsidR="00280A09">
        <w:rPr>
          <w:rFonts w:ascii="Times New Roman" w:hAnsi="Times New Roman"/>
        </w:rPr>
        <w:t xml:space="preserve"> from this study</w:t>
      </w:r>
      <w:r w:rsidR="00280A09" w:rsidRPr="001D3BD5">
        <w:rPr>
          <w:rFonts w:ascii="Times New Roman" w:hAnsi="Times New Roman"/>
        </w:rPr>
        <w:t>. W</w:t>
      </w:r>
      <w:r w:rsidR="00280A09">
        <w:rPr>
          <w:rFonts w:ascii="Times New Roman" w:hAnsi="Times New Roman"/>
        </w:rPr>
        <w:t xml:space="preserve">e did not document </w:t>
      </w:r>
      <w:r w:rsidR="00280A09" w:rsidRPr="001D3BD5">
        <w:rPr>
          <w:rFonts w:ascii="Times New Roman" w:hAnsi="Times New Roman"/>
        </w:rPr>
        <w:t xml:space="preserve">raw keratin data </w:t>
      </w:r>
      <w:r w:rsidR="00280A09">
        <w:rPr>
          <w:rFonts w:ascii="Times New Roman" w:hAnsi="Times New Roman"/>
        </w:rPr>
        <w:t xml:space="preserve">from highland sites </w:t>
      </w:r>
      <w:r w:rsidR="00280A09" w:rsidRPr="001D3BD5">
        <w:rPr>
          <w:rFonts w:ascii="Times New Roman" w:hAnsi="Times New Roman"/>
        </w:rPr>
        <w:t xml:space="preserve">as of December 1, 2020, other than the excluded </w:t>
      </w:r>
      <w:r w:rsidR="00280A09" w:rsidRPr="001D3BD5">
        <w:rPr>
          <w:rFonts w:ascii="Times New Roman" w:hAnsi="Times New Roman"/>
          <w:i/>
          <w:iCs/>
        </w:rPr>
        <w:t xml:space="preserve">capacocha </w:t>
      </w:r>
      <w:r w:rsidR="00280A09" w:rsidRPr="001D3BD5">
        <w:rPr>
          <w:rFonts w:ascii="Times New Roman" w:hAnsi="Times New Roman"/>
        </w:rPr>
        <w:t>data.</w:t>
      </w:r>
      <w:r w:rsidR="00280A09">
        <w:rPr>
          <w:rFonts w:ascii="Times New Roman" w:hAnsi="Times New Roman"/>
        </w:rPr>
        <w:t xml:space="preserve"> Finally, </w:t>
      </w:r>
      <w:r w:rsidRPr="001D3BD5">
        <w:rPr>
          <w:rFonts w:ascii="Times New Roman" w:hAnsi="Times New Roman"/>
        </w:rPr>
        <w:t>because se</w:t>
      </w:r>
      <w:r>
        <w:rPr>
          <w:rFonts w:ascii="Times New Roman" w:hAnsi="Times New Roman"/>
        </w:rPr>
        <w:t xml:space="preserve">rial hair keratin </w:t>
      </w:r>
      <w:r w:rsidRPr="001D3BD5">
        <w:rPr>
          <w:rFonts w:ascii="Times New Roman" w:hAnsi="Times New Roman"/>
        </w:rPr>
        <w:t>data existed for Knudson et al.’s (2015) study, we excluded</w:t>
      </w:r>
      <w:r>
        <w:rPr>
          <w:rFonts w:ascii="Times New Roman" w:hAnsi="Times New Roman"/>
        </w:rPr>
        <w:t xml:space="preserve"> </w:t>
      </w:r>
      <w:r w:rsidRPr="001D3BD5">
        <w:rPr>
          <w:rFonts w:ascii="Times New Roman" w:hAnsi="Times New Roman"/>
        </w:rPr>
        <w:t>15 overlapping</w:t>
      </w:r>
      <w:r>
        <w:rPr>
          <w:rFonts w:ascii="Times New Roman" w:hAnsi="Times New Roman"/>
        </w:rPr>
        <w:t xml:space="preserve"> values from non-serially sampled hair, and instead reported averaged serial values</w:t>
      </w:r>
      <w:r w:rsidRPr="001D3BD5">
        <w:rPr>
          <w:rFonts w:ascii="Times New Roman" w:hAnsi="Times New Roman"/>
        </w:rPr>
        <w:t xml:space="preserve">. </w:t>
      </w:r>
    </w:p>
    <w:p w14:paraId="6C9DDF24" w14:textId="77777777" w:rsidR="00D728D4" w:rsidRDefault="00D728D4" w:rsidP="00280A09">
      <w:pPr>
        <w:contextualSpacing/>
        <w:rPr>
          <w:rFonts w:ascii="Times New Roman" w:hAnsi="Times New Roman"/>
        </w:rPr>
      </w:pPr>
    </w:p>
    <w:p w14:paraId="7F865698" w14:textId="19B823BA" w:rsidR="00D728D4" w:rsidRPr="001D3BD5" w:rsidRDefault="00D728D4" w:rsidP="00D728D4">
      <w:pPr>
        <w:contextualSpacing/>
        <w:rPr>
          <w:rFonts w:ascii="Times New Roman" w:hAnsi="Times New Roman"/>
        </w:rPr>
      </w:pPr>
      <w:r>
        <w:rPr>
          <w:rFonts w:ascii="Times New Roman" w:hAnsi="Times New Roman"/>
        </w:rPr>
        <w:t xml:space="preserve">We </w:t>
      </w:r>
      <w:r w:rsidRPr="001D3BD5">
        <w:rPr>
          <w:rFonts w:ascii="Times New Roman" w:hAnsi="Times New Roman"/>
        </w:rPr>
        <w:t xml:space="preserve">standardized </w:t>
      </w:r>
      <w:r>
        <w:rPr>
          <w:rFonts w:ascii="Times New Roman" w:hAnsi="Times New Roman"/>
        </w:rPr>
        <w:t xml:space="preserve">age categories </w:t>
      </w:r>
      <w:r w:rsidRPr="001D3BD5">
        <w:rPr>
          <w:rFonts w:ascii="Times New Roman" w:hAnsi="Times New Roman"/>
        </w:rPr>
        <w:t xml:space="preserve">between publications as follows: Child (0-15), teen (15-18), young adult (20-35), middle adult (35-50), old adult (50+) or </w:t>
      </w:r>
      <w:r>
        <w:rPr>
          <w:rFonts w:ascii="Times New Roman" w:hAnsi="Times New Roman"/>
        </w:rPr>
        <w:t>adult</w:t>
      </w:r>
      <w:r w:rsidRPr="001D3BD5">
        <w:rPr>
          <w:rFonts w:ascii="Times New Roman" w:hAnsi="Times New Roman"/>
        </w:rPr>
        <w:t xml:space="preserve">. </w:t>
      </w:r>
      <w:r>
        <w:rPr>
          <w:rFonts w:ascii="Times New Roman" w:hAnsi="Times New Roman"/>
        </w:rPr>
        <w:t>Time periods were standardized a</w:t>
      </w:r>
      <w:r w:rsidRPr="001D3BD5">
        <w:rPr>
          <w:rFonts w:ascii="Times New Roman" w:hAnsi="Times New Roman"/>
        </w:rPr>
        <w:t xml:space="preserve"> EH (Early Horizon, </w:t>
      </w:r>
      <w:r w:rsidRPr="001D3BD5">
        <w:rPr>
          <w:rFonts w:ascii="Times New Roman" w:hAnsi="Times New Roman"/>
          <w:i/>
          <w:iCs/>
        </w:rPr>
        <w:t xml:space="preserve">ca. </w:t>
      </w:r>
      <w:r w:rsidRPr="001D3BD5">
        <w:rPr>
          <w:rFonts w:ascii="Times New Roman" w:hAnsi="Times New Roman"/>
        </w:rPr>
        <w:t xml:space="preserve">900 – 200 BCE), EIP (Early Intermediate Period, </w:t>
      </w:r>
      <w:r w:rsidRPr="001D3BD5">
        <w:rPr>
          <w:rFonts w:ascii="Times New Roman" w:hAnsi="Times New Roman"/>
          <w:i/>
          <w:iCs/>
        </w:rPr>
        <w:t xml:space="preserve">ca. </w:t>
      </w:r>
      <w:r w:rsidRPr="001D3BD5">
        <w:rPr>
          <w:rFonts w:ascii="Times New Roman" w:hAnsi="Times New Roman"/>
        </w:rPr>
        <w:t xml:space="preserve">200 BCE – 600 CE), MH (Middle Horizon, </w:t>
      </w:r>
      <w:r w:rsidRPr="001D3BD5">
        <w:rPr>
          <w:rFonts w:ascii="Times New Roman" w:hAnsi="Times New Roman"/>
          <w:i/>
          <w:iCs/>
        </w:rPr>
        <w:t xml:space="preserve">ca. </w:t>
      </w:r>
      <w:r w:rsidRPr="001D3BD5">
        <w:rPr>
          <w:rFonts w:ascii="Times New Roman" w:hAnsi="Times New Roman"/>
        </w:rPr>
        <w:t xml:space="preserve">600 – 1100 CE), LIP (Late Intermediate Period, </w:t>
      </w:r>
      <w:r w:rsidRPr="001D3BD5">
        <w:rPr>
          <w:rFonts w:ascii="Times New Roman" w:hAnsi="Times New Roman"/>
          <w:i/>
          <w:iCs/>
        </w:rPr>
        <w:t xml:space="preserve">ca. </w:t>
      </w:r>
      <w:r w:rsidRPr="001D3BD5">
        <w:rPr>
          <w:rFonts w:ascii="Times New Roman" w:hAnsi="Times New Roman"/>
        </w:rPr>
        <w:t xml:space="preserve">1100 – 1450 CE) or LH (Late Horizon, </w:t>
      </w:r>
      <w:r w:rsidRPr="001D3BD5">
        <w:rPr>
          <w:rFonts w:ascii="Times New Roman" w:hAnsi="Times New Roman"/>
          <w:i/>
          <w:iCs/>
        </w:rPr>
        <w:t xml:space="preserve">ca. </w:t>
      </w:r>
      <w:r w:rsidRPr="001D3BD5">
        <w:rPr>
          <w:rFonts w:ascii="Times New Roman" w:hAnsi="Times New Roman"/>
        </w:rPr>
        <w:t xml:space="preserve">1400 – 1532 CE). No analysis was conducted by </w:t>
      </w:r>
      <w:proofErr w:type="gramStart"/>
      <w:r w:rsidRPr="001D3BD5">
        <w:rPr>
          <w:rFonts w:ascii="Times New Roman" w:hAnsi="Times New Roman"/>
        </w:rPr>
        <w:t>time period</w:t>
      </w:r>
      <w:proofErr w:type="gramEnd"/>
      <w:r w:rsidRPr="001D3BD5">
        <w:rPr>
          <w:rFonts w:ascii="Times New Roman" w:hAnsi="Times New Roman"/>
        </w:rPr>
        <w:t xml:space="preserve">, so these categories are only provided for context. </w:t>
      </w:r>
    </w:p>
    <w:p w14:paraId="66A34B6C" w14:textId="431DE318" w:rsidR="008E6B60" w:rsidRPr="001D3BD5" w:rsidRDefault="008E6B60" w:rsidP="00280A09">
      <w:pPr>
        <w:contextualSpacing/>
        <w:rPr>
          <w:rFonts w:ascii="Times New Roman" w:hAnsi="Times New Roman"/>
        </w:rPr>
      </w:pPr>
      <w:r w:rsidRPr="001D3BD5">
        <w:rPr>
          <w:rFonts w:ascii="Times New Roman" w:hAnsi="Times New Roman"/>
        </w:rPr>
        <w:fldChar w:fldCharType="begin">
          <w:fldData xml:space="preserve">PEVuZE5vdGU+PENpdGUgRXhjbHVkZUF1dGg9IjEiIEV4Y2x1ZGVZZWFyPSIxIj48QXV0aG9yPldl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==
</w:fldData>
        </w:fldChar>
      </w:r>
      <w:r>
        <w:rPr>
          <w:rFonts w:ascii="Times New Roman" w:hAnsi="Times New Roman"/>
        </w:rPr>
        <w:instrText xml:space="preserve"> ADDIN EN.CITE </w:instrText>
      </w:r>
      <w:r>
        <w:rPr>
          <w:rFonts w:ascii="Times New Roman" w:hAnsi="Times New Roman"/>
        </w:rPr>
        <w:fldChar w:fldCharType="begin">
          <w:fldData xml:space="preserve">PEVuZE5vdGU+PENpdGUgRXhjbHVkZUF1dGg9IjEiIEV4Y2x1ZGVZZWFyPSIxIj48QXV0aG9yPldl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==
</w:fldData>
        </w:fldChar>
      </w:r>
      <w:r>
        <w:rPr>
          <w:rFonts w:ascii="Times New Roman" w:hAnsi="Times New Roman"/>
        </w:rPr>
        <w:instrText xml:space="preserve"> ADDIN EN.CITE.DATA </w:instrText>
      </w:r>
      <w:r>
        <w:rPr>
          <w:rFonts w:ascii="Times New Roman" w:hAnsi="Times New Roman"/>
        </w:rPr>
      </w:r>
      <w:r>
        <w:rPr>
          <w:rFonts w:ascii="Times New Roman" w:hAnsi="Times New Roman"/>
        </w:rPr>
        <w:fldChar w:fldCharType="end"/>
      </w:r>
      <w:r w:rsidRPr="001D3BD5">
        <w:rPr>
          <w:rFonts w:ascii="Times New Roman" w:hAnsi="Times New Roman"/>
        </w:rPr>
      </w:r>
      <w:r w:rsidRPr="001D3BD5">
        <w:rPr>
          <w:rFonts w:ascii="Times New Roman" w:hAnsi="Times New Roman"/>
        </w:rPr>
        <w:fldChar w:fldCharType="end"/>
      </w:r>
    </w:p>
    <w:p w14:paraId="48E56565" w14:textId="52FF76B1" w:rsidR="00C13FDD" w:rsidRDefault="00C13FDD" w:rsidP="006F4155">
      <w:pPr>
        <w:contextualSpacing/>
        <w:rPr>
          <w:rFonts w:ascii="Times New Roman" w:hAnsi="Times New Roman"/>
          <w:bCs/>
        </w:rPr>
      </w:pPr>
    </w:p>
    <w:p w14:paraId="07F75EDE" w14:textId="1459D755" w:rsidR="00F8021C" w:rsidRDefault="00F8021C" w:rsidP="00F8021C">
      <w:pPr>
        <w:contextualSpacing/>
        <w:rPr>
          <w:rFonts w:ascii="Times New Roman" w:hAnsi="Times New Roman"/>
          <w:b/>
        </w:rPr>
      </w:pPr>
      <w:r>
        <w:rPr>
          <w:rFonts w:ascii="Times New Roman" w:hAnsi="Times New Roman"/>
          <w:b/>
        </w:rPr>
        <w:t>References</w:t>
      </w:r>
    </w:p>
    <w:p w14:paraId="28D2CB2D" w14:textId="77777777" w:rsidR="00913FC3" w:rsidRPr="00913FC3" w:rsidRDefault="00AC74DE" w:rsidP="00913FC3">
      <w:pPr>
        <w:pStyle w:val="EndNoteBibliography"/>
        <w:spacing w:after="240"/>
        <w:rPr>
          <w:noProof/>
        </w:rPr>
      </w:pPr>
      <w:r w:rsidRPr="003A34FC">
        <w:rPr>
          <w:rFonts w:ascii="Cambria" w:hAnsi="Cambria"/>
        </w:rPr>
        <w:fldChar w:fldCharType="begin"/>
      </w:r>
      <w:r w:rsidRPr="003A34FC">
        <w:instrText xml:space="preserve"> ADDIN EN.REFLIST </w:instrText>
      </w:r>
      <w:r w:rsidRPr="003A34FC">
        <w:rPr>
          <w:rFonts w:ascii="Cambria" w:hAnsi="Cambria"/>
        </w:rPr>
        <w:fldChar w:fldCharType="separate"/>
      </w:r>
      <w:r w:rsidR="00913FC3" w:rsidRPr="00913FC3">
        <w:rPr>
          <w:noProof/>
        </w:rPr>
        <w:t>Aufderheide, A.C., Kelley, M.A., Rivera, M., Gray, L., Tieszen, L.L., Iversen, E., Krouse, H.R., Carevic, A., 1994. Contributions of Chemical Dietary Reconstruction to the Assessment of Adaptation by Ancient Highland Immigrants (Alto Ramirez) to Coastal Conditions at Pisagua, North Chile, Journal of Archaeological Science 21, 515-524.</w:t>
      </w:r>
    </w:p>
    <w:p w14:paraId="4E1271AB" w14:textId="77777777" w:rsidR="00913FC3" w:rsidRPr="00913FC3" w:rsidRDefault="00913FC3" w:rsidP="00913FC3">
      <w:pPr>
        <w:pStyle w:val="EndNoteBibliography"/>
        <w:spacing w:after="240"/>
        <w:rPr>
          <w:noProof/>
        </w:rPr>
      </w:pPr>
      <w:r w:rsidRPr="00913FC3">
        <w:rPr>
          <w:noProof/>
        </w:rPr>
        <w:t>Bonilla, M.D.-Z., Drucker, D.G., Richardin, P., Silva-Pinto, V., Sepúlveda, M., Bocherens, H., 2016. Marine food consumption in coastal northern Chilean (Atacama Desert) populations during the Formative Period: Implications of isotopic evidence (C, N, S) for the Neolithic process in south central Andes, Journal of Archaeological Science: Reports 6, 768-776.</w:t>
      </w:r>
    </w:p>
    <w:p w14:paraId="29EC5780" w14:textId="77777777" w:rsidR="00913FC3" w:rsidRPr="00913FC3" w:rsidRDefault="00913FC3" w:rsidP="00913FC3">
      <w:pPr>
        <w:pStyle w:val="EndNoteBibliography"/>
        <w:spacing w:after="240"/>
        <w:rPr>
          <w:noProof/>
        </w:rPr>
      </w:pPr>
      <w:r w:rsidRPr="00913FC3">
        <w:rPr>
          <w:noProof/>
        </w:rPr>
        <w:lastRenderedPageBreak/>
        <w:t>Fernández, J., Panarello, H.O., Schobinger, J., 1999. The Inka mummy from Mount Aconcagua: Decoding the geographic origin of the “messenger to the deities” by means of stable carbon, nitrogen, and sulfur isotope analysis, Geoarchaeology 14, 27-46.</w:t>
      </w:r>
    </w:p>
    <w:p w14:paraId="1D9295F6" w14:textId="77777777" w:rsidR="00913FC3" w:rsidRPr="00913FC3" w:rsidRDefault="00913FC3" w:rsidP="00913FC3">
      <w:pPr>
        <w:pStyle w:val="EndNoteBibliography"/>
        <w:spacing w:after="240"/>
        <w:rPr>
          <w:noProof/>
        </w:rPr>
      </w:pPr>
      <w:r w:rsidRPr="00913FC3">
        <w:rPr>
          <w:noProof/>
        </w:rPr>
        <w:t>Horn, P., Hölzl, S., Rummel, S., Åberg, G., Schiegl, S., Biermann, D., Struck, U., Rossmann, A., 2009. Humans and camelids in river oases of the Ica–Palpa–Nazca region in pre-Hispanic times – insights from H-C-N-O-S-Sr isotope signatures, in: Reindel, M., Wagner, G.A. (Eds.), New Technologies for Archaeology: Multidisciplinary Investigations in Palpa and Nasca, Peru, Springer Berlin Heidelberg, Berlin, Heidelberg, pp. 173-192.</w:t>
      </w:r>
    </w:p>
    <w:p w14:paraId="44B6AC19" w14:textId="77777777" w:rsidR="00913FC3" w:rsidRPr="00913FC3" w:rsidRDefault="00913FC3" w:rsidP="00913FC3">
      <w:pPr>
        <w:pStyle w:val="EndNoteBibliography"/>
        <w:spacing w:after="240"/>
        <w:rPr>
          <w:noProof/>
        </w:rPr>
      </w:pPr>
      <w:r w:rsidRPr="00913FC3">
        <w:rPr>
          <w:noProof/>
        </w:rPr>
        <w:t>Knudson, K.J., Aufderheide, A.E., Buikstra, J.E., 2007. Seasonality and paleodiet in the Chiribaya polity of southern Peru, Journal of Archaeological Science 34, 451-462.</w:t>
      </w:r>
    </w:p>
    <w:p w14:paraId="789FD221" w14:textId="77777777" w:rsidR="00913FC3" w:rsidRPr="00913FC3" w:rsidRDefault="00913FC3" w:rsidP="00913FC3">
      <w:pPr>
        <w:pStyle w:val="EndNoteBibliography"/>
        <w:spacing w:after="240"/>
        <w:rPr>
          <w:noProof/>
        </w:rPr>
      </w:pPr>
      <w:r w:rsidRPr="00913FC3">
        <w:rPr>
          <w:noProof/>
        </w:rPr>
        <w:t>Knudson, K.J., Pestle, W.J., Torres‐Rouff, C., Pimentel, G., 2012. Assessing the life history of an Andean traveler through biogeochemistry: Stable and radiogenic isotope analyses of archaeological human remains from Northern Chile, International Journal of Osteoarchaeology 22, 435-451.</w:t>
      </w:r>
    </w:p>
    <w:p w14:paraId="2BB93AE4" w14:textId="77777777" w:rsidR="00913FC3" w:rsidRPr="00913FC3" w:rsidRDefault="00913FC3" w:rsidP="00913FC3">
      <w:pPr>
        <w:pStyle w:val="EndNoteBibliography"/>
        <w:spacing w:after="240"/>
        <w:rPr>
          <w:noProof/>
        </w:rPr>
      </w:pPr>
      <w:r w:rsidRPr="00913FC3">
        <w:rPr>
          <w:noProof/>
        </w:rPr>
        <w:t>Knudson, K.J., Peters, A.H., Cagigao, E.T., 2015. Paleodiet in the Paracas Necropolis of Wari Kayan: carbon and nitrogen isotope analysis of keratin samples from the south coast of Peru, Journal of Archaeological Science 55, 231-243.</w:t>
      </w:r>
    </w:p>
    <w:p w14:paraId="4F2D7A23" w14:textId="77777777" w:rsidR="00913FC3" w:rsidRPr="00913FC3" w:rsidRDefault="00913FC3" w:rsidP="00913FC3">
      <w:pPr>
        <w:pStyle w:val="EndNoteBibliography"/>
        <w:spacing w:after="240"/>
        <w:rPr>
          <w:noProof/>
        </w:rPr>
      </w:pPr>
      <w:r w:rsidRPr="00913FC3">
        <w:rPr>
          <w:noProof/>
        </w:rPr>
        <w:t>Lamb, A.L., 2016. Stable isotope analysis of soft tissues from mummified human remains, Environmental Archaeology 21, 271-284.</w:t>
      </w:r>
    </w:p>
    <w:p w14:paraId="66D42390" w14:textId="77777777" w:rsidR="00913FC3" w:rsidRPr="00913FC3" w:rsidRDefault="00913FC3" w:rsidP="00913FC3">
      <w:pPr>
        <w:pStyle w:val="EndNoteBibliography"/>
        <w:spacing w:after="240"/>
        <w:rPr>
          <w:noProof/>
        </w:rPr>
      </w:pPr>
      <w:r w:rsidRPr="00913FC3">
        <w:rPr>
          <w:noProof/>
        </w:rPr>
        <w:t>Macko, S.A., Engel, M.H., Andrusevich, V., Lubec, G., O'Connell, T.C., Hedges, R.E., 1999. Documenting the diet in ancient human populations through stable isotope analysis of hair, Philosophical Transactions of the Royal Society of London. Series B: Biological Sciences 354, 65-76.</w:t>
      </w:r>
    </w:p>
    <w:p w14:paraId="5E104A79" w14:textId="77777777" w:rsidR="00913FC3" w:rsidRPr="00913FC3" w:rsidRDefault="00913FC3" w:rsidP="00913FC3">
      <w:pPr>
        <w:pStyle w:val="EndNoteBibliography"/>
        <w:spacing w:after="240"/>
        <w:rPr>
          <w:noProof/>
        </w:rPr>
      </w:pPr>
      <w:r w:rsidRPr="00913FC3">
        <w:rPr>
          <w:noProof/>
        </w:rPr>
        <w:t>Panzer, S., Peschel, O., Haas-Gebhard, B., Bachmeier, B.E., Pusch, C.M., Nerlich, A.G., 2014. Reconstructing the life of an unknown (ca. 500 years-old South American Inca) mummy–multidisciplinary study of a Peruvian Inca mummy suggests severe chagas disease and ritual homicide, PloS one 9, e89528.</w:t>
      </w:r>
    </w:p>
    <w:p w14:paraId="6C503347" w14:textId="77777777" w:rsidR="00913FC3" w:rsidRPr="00913FC3" w:rsidRDefault="00913FC3" w:rsidP="00913FC3">
      <w:pPr>
        <w:pStyle w:val="EndNoteBibliography"/>
        <w:spacing w:after="240"/>
        <w:rPr>
          <w:noProof/>
        </w:rPr>
      </w:pPr>
      <w:r w:rsidRPr="00913FC3">
        <w:rPr>
          <w:noProof/>
        </w:rPr>
        <w:t>Turner, B.L., Klaus, H.D., Livengood, S.V., Brown, L.E., Saldaña, F., Wester, C., 2013. The variable roads to sacrifice: Isotopic investigations of human remains from Chotuna‐Huaca de los Sacrificios, Lambayeque, Peru, American Journal of Physical Anthropology 151, 22-37.</w:t>
      </w:r>
    </w:p>
    <w:p w14:paraId="696F1C23" w14:textId="77777777" w:rsidR="00913FC3" w:rsidRPr="00913FC3" w:rsidRDefault="00913FC3" w:rsidP="00913FC3">
      <w:pPr>
        <w:pStyle w:val="EndNoteBibliography"/>
        <w:spacing w:after="240"/>
        <w:rPr>
          <w:noProof/>
        </w:rPr>
      </w:pPr>
      <w:r w:rsidRPr="00913FC3">
        <w:rPr>
          <w:noProof/>
        </w:rPr>
        <w:t>Tykot, R.H., Metroka, A., Dietz, M., Bergfield, y.R.A., 2011. Chemical analysis of hair segments and short-term dietary variation: results for the ancient site of Chongos (Peru), Proceedings of the 37th International Symposium on Archaeometry, 13th-16th May 2008, Siena, Italy, Springer, pp. 441-446.</w:t>
      </w:r>
    </w:p>
    <w:p w14:paraId="2A4C13D1" w14:textId="77777777" w:rsidR="00913FC3" w:rsidRPr="00913FC3" w:rsidRDefault="00913FC3" w:rsidP="00913FC3">
      <w:pPr>
        <w:pStyle w:val="EndNoteBibliography"/>
        <w:spacing w:after="240"/>
        <w:rPr>
          <w:noProof/>
        </w:rPr>
      </w:pPr>
      <w:r w:rsidRPr="00913FC3">
        <w:rPr>
          <w:noProof/>
        </w:rPr>
        <w:t>Webb, E.C., White, C., Longstaffe, F., 2013. Dietary shifting in the Nasca Region as inferred from the carbon-and nitrogen-isotope compositions of archaeological hair and bone, Journal of Archaeological Science 40, 129-139.</w:t>
      </w:r>
    </w:p>
    <w:p w14:paraId="15681A3B" w14:textId="77777777" w:rsidR="00913FC3" w:rsidRPr="00913FC3" w:rsidRDefault="00913FC3" w:rsidP="00913FC3">
      <w:pPr>
        <w:pStyle w:val="EndNoteBibliography"/>
        <w:spacing w:after="240"/>
        <w:rPr>
          <w:noProof/>
        </w:rPr>
      </w:pPr>
      <w:r w:rsidRPr="00913FC3">
        <w:rPr>
          <w:noProof/>
        </w:rPr>
        <w:lastRenderedPageBreak/>
        <w:t>Webb, E.C., White, C.D., Van Uum, S., Longstaffe, F.J., 2015. Integrating cortisol and isotopic analyses of archeological hair: Reconstructing individual experiences of health and stress, American Journal of Physical Anthropology 156, 577-594.</w:t>
      </w:r>
    </w:p>
    <w:p w14:paraId="6105B18F" w14:textId="77777777" w:rsidR="00913FC3" w:rsidRPr="00913FC3" w:rsidRDefault="00913FC3" w:rsidP="00913FC3">
      <w:pPr>
        <w:pStyle w:val="EndNoteBibliography"/>
        <w:spacing w:after="240"/>
        <w:rPr>
          <w:noProof/>
        </w:rPr>
      </w:pPr>
      <w:r w:rsidRPr="00913FC3">
        <w:rPr>
          <w:noProof/>
        </w:rPr>
        <w:t>White, C.D., Nelson, A.J., Longstaffe, F.J., Grupe, G., Jung, A., 2009. Landscape bioarchaeology at Pacatnamu, Peru: Inferring mobility from δ 13 C and δ 15 N values of hair, Journal of Archaeological Science 36, 1527-1537.</w:t>
      </w:r>
    </w:p>
    <w:p w14:paraId="583F9419" w14:textId="77777777" w:rsidR="00913FC3" w:rsidRPr="00913FC3" w:rsidRDefault="00913FC3" w:rsidP="00913FC3">
      <w:pPr>
        <w:pStyle w:val="EndNoteBibliography"/>
        <w:spacing w:after="240"/>
        <w:rPr>
          <w:noProof/>
        </w:rPr>
      </w:pPr>
      <w:r w:rsidRPr="00913FC3">
        <w:rPr>
          <w:noProof/>
        </w:rPr>
        <w:t>Williams, J.S., Katzenberg, M.A., 2012. Seasonal fluctuations in diet and death during the Late Horizon: A stable isotopic analysis of hair and nail from the central coast of Peru, Journal of Archaeological Science 39, 41-57.</w:t>
      </w:r>
    </w:p>
    <w:p w14:paraId="712B3025" w14:textId="77777777" w:rsidR="00913FC3" w:rsidRPr="00913FC3" w:rsidRDefault="00913FC3" w:rsidP="00913FC3">
      <w:pPr>
        <w:pStyle w:val="EndNoteBibliography"/>
        <w:rPr>
          <w:noProof/>
        </w:rPr>
      </w:pPr>
      <w:r w:rsidRPr="00913FC3">
        <w:rPr>
          <w:noProof/>
        </w:rPr>
        <w:t>Wilson, A.S., Taylor, T., Ceruti, M.C., Chavez, J.A., Reinhard, J., Grimes, V., Meier-Augenstein, W., Cartmell, L., Stern, B., Richards, M.P., 2007. Stable isotope and DNA evidence for ritual sequences in Inca child sacrifice, Proceedings of the National Academy of Sciences 104, 16456-16461.</w:t>
      </w:r>
    </w:p>
    <w:p w14:paraId="4C43222C" w14:textId="0FA2BCA1" w:rsidR="006C3804" w:rsidRPr="003A34FC" w:rsidRDefault="00AC74DE">
      <w:pPr>
        <w:contextualSpacing/>
        <w:rPr>
          <w:rFonts w:ascii="Times New Roman" w:hAnsi="Times New Roman"/>
        </w:rPr>
      </w:pPr>
      <w:r w:rsidRPr="003A34FC">
        <w:rPr>
          <w:rFonts w:ascii="Times New Roman" w:hAnsi="Times New Roman"/>
        </w:rPr>
        <w:fldChar w:fldCharType="end"/>
      </w:r>
    </w:p>
    <w:sectPr w:rsidR="006C3804" w:rsidRPr="003A34FC" w:rsidSect="00E620BD">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20E2AC9" w14:textId="77777777" w:rsidR="009C3E8B" w:rsidRDefault="009C3E8B" w:rsidP="008E6B60">
      <w:pPr>
        <w:spacing w:after="0"/>
      </w:pPr>
      <w:r>
        <w:separator/>
      </w:r>
    </w:p>
  </w:endnote>
  <w:endnote w:type="continuationSeparator" w:id="0">
    <w:p w14:paraId="26894FC1" w14:textId="77777777" w:rsidR="009C3E8B" w:rsidRDefault="009C3E8B" w:rsidP="008E6B60">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imes New Roman">
    <w:panose1 w:val="02020603050405020304"/>
    <w:charset w:val="00"/>
    <w:family w:val="roman"/>
    <w:pitch w:val="variable"/>
    <w:sig w:usb0="E0002EFF" w:usb1="C000785B" w:usb2="00000009" w:usb3="00000000" w:csb0="000001FF" w:csb1="00000000"/>
  </w:font>
  <w:font w:name="Lucida Grande">
    <w:altName w:val="Segoe UI"/>
    <w:charset w:val="00"/>
    <w:family w:val="auto"/>
    <w:pitch w:val="variable"/>
    <w:sig w:usb0="E1000AEF" w:usb1="5000A1FF" w:usb2="00000000" w:usb3="00000000" w:csb0="000001B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6935A6C" w14:textId="77777777" w:rsidR="009C3E8B" w:rsidRDefault="009C3E8B" w:rsidP="008E6B60">
      <w:pPr>
        <w:spacing w:after="0"/>
      </w:pPr>
      <w:r>
        <w:separator/>
      </w:r>
    </w:p>
  </w:footnote>
  <w:footnote w:type="continuationSeparator" w:id="0">
    <w:p w14:paraId="7A69785A" w14:textId="77777777" w:rsidR="009C3E8B" w:rsidRDefault="009C3E8B" w:rsidP="008E6B60">
      <w:pPr>
        <w:spacing w:after="0"/>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 Archaeological Science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a0xstfxfwvfap9etf21xwada5v9dra0arpe2&quot;&gt;2021_references2&lt;record-ids&gt;&lt;item&gt;850&lt;/item&gt;&lt;item&gt;851&lt;/item&gt;&lt;item&gt;852&lt;/item&gt;&lt;item&gt;853&lt;/item&gt;&lt;item&gt;910&lt;/item&gt;&lt;item&gt;927&lt;/item&gt;&lt;item&gt;1262&lt;/item&gt;&lt;item&gt;1771&lt;/item&gt;&lt;item&gt;1872&lt;/item&gt;&lt;item&gt;2179&lt;/item&gt;&lt;item&gt;2199&lt;/item&gt;&lt;item&gt;2201&lt;/item&gt;&lt;item&gt;2274&lt;/item&gt;&lt;item&gt;2276&lt;/item&gt;&lt;item&gt;2277&lt;/item&gt;&lt;item&gt;2279&lt;/item&gt;&lt;item&gt;2280&lt;/item&gt;&lt;/record-ids&gt;&lt;/item&gt;&lt;/Libraries&gt;"/>
  </w:docVars>
  <w:rsids>
    <w:rsidRoot w:val="006C3804"/>
    <w:rsid w:val="000045F6"/>
    <w:rsid w:val="00015A4C"/>
    <w:rsid w:val="00102784"/>
    <w:rsid w:val="001040C2"/>
    <w:rsid w:val="00115E1B"/>
    <w:rsid w:val="00192691"/>
    <w:rsid w:val="001C45D4"/>
    <w:rsid w:val="001F3B85"/>
    <w:rsid w:val="00244E67"/>
    <w:rsid w:val="00245868"/>
    <w:rsid w:val="0026381D"/>
    <w:rsid w:val="00280A09"/>
    <w:rsid w:val="0028212A"/>
    <w:rsid w:val="0028562C"/>
    <w:rsid w:val="002870D6"/>
    <w:rsid w:val="00303792"/>
    <w:rsid w:val="00315D10"/>
    <w:rsid w:val="003A34FC"/>
    <w:rsid w:val="00453A1D"/>
    <w:rsid w:val="00454302"/>
    <w:rsid w:val="00474410"/>
    <w:rsid w:val="0049649C"/>
    <w:rsid w:val="005127C3"/>
    <w:rsid w:val="00583B8E"/>
    <w:rsid w:val="00600A8B"/>
    <w:rsid w:val="00673081"/>
    <w:rsid w:val="006C3804"/>
    <w:rsid w:val="006D5560"/>
    <w:rsid w:val="006F4155"/>
    <w:rsid w:val="00815C26"/>
    <w:rsid w:val="0084224C"/>
    <w:rsid w:val="00861254"/>
    <w:rsid w:val="008E6B60"/>
    <w:rsid w:val="00913FC3"/>
    <w:rsid w:val="0097615E"/>
    <w:rsid w:val="009C3E8B"/>
    <w:rsid w:val="00A04A94"/>
    <w:rsid w:val="00A85629"/>
    <w:rsid w:val="00AA1A4E"/>
    <w:rsid w:val="00AC4038"/>
    <w:rsid w:val="00AC74DE"/>
    <w:rsid w:val="00B40DBA"/>
    <w:rsid w:val="00B42BEB"/>
    <w:rsid w:val="00B67D87"/>
    <w:rsid w:val="00B9244E"/>
    <w:rsid w:val="00BF028C"/>
    <w:rsid w:val="00C00AF6"/>
    <w:rsid w:val="00C13FDD"/>
    <w:rsid w:val="00C36024"/>
    <w:rsid w:val="00C826E9"/>
    <w:rsid w:val="00C945A4"/>
    <w:rsid w:val="00CB2BF0"/>
    <w:rsid w:val="00D11208"/>
    <w:rsid w:val="00D728D4"/>
    <w:rsid w:val="00DD3429"/>
    <w:rsid w:val="00DE5FB3"/>
    <w:rsid w:val="00E11CC0"/>
    <w:rsid w:val="00E4297E"/>
    <w:rsid w:val="00E620BD"/>
    <w:rsid w:val="00EE5F2F"/>
    <w:rsid w:val="00EF1933"/>
    <w:rsid w:val="00F358BF"/>
    <w:rsid w:val="00F464AF"/>
    <w:rsid w:val="00F75D3B"/>
    <w:rsid w:val="00F8021C"/>
    <w:rsid w:val="00F874E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232D1FD"/>
  <w14:defaultImageDpi w14:val="330"/>
  <w15:docId w15:val="{06967E4C-D479-4814-AEB4-D44D5B7EB5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C3804"/>
    <w:pPr>
      <w:spacing w:after="200"/>
    </w:pPr>
    <w:rPr>
      <w:rFonts w:ascii="Cambria" w:eastAsia="Cambria" w:hAnsi="Cambria" w:cs="Times New Roman"/>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6C3804"/>
    <w:rPr>
      <w:b/>
      <w:bCs/>
      <w:color w:val="4F81BD" w:themeColor="accent1"/>
      <w:sz w:val="18"/>
      <w:szCs w:val="18"/>
    </w:rPr>
  </w:style>
  <w:style w:type="table" w:styleId="TableGrid">
    <w:name w:val="Table Grid"/>
    <w:basedOn w:val="TableNormal"/>
    <w:uiPriority w:val="59"/>
    <w:rsid w:val="006C380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6C3804"/>
    <w:pPr>
      <w:spacing w:after="0"/>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C3804"/>
    <w:rPr>
      <w:rFonts w:ascii="Lucida Grande" w:eastAsia="Cambria" w:hAnsi="Lucida Grande" w:cs="Lucida Grande"/>
      <w:sz w:val="18"/>
      <w:szCs w:val="18"/>
    </w:rPr>
  </w:style>
  <w:style w:type="paragraph" w:customStyle="1" w:styleId="EndNoteBibliographyTitle">
    <w:name w:val="EndNote Bibliography Title"/>
    <w:basedOn w:val="Normal"/>
    <w:rsid w:val="00015A4C"/>
    <w:pPr>
      <w:spacing w:after="0"/>
      <w:jc w:val="center"/>
    </w:pPr>
    <w:rPr>
      <w:rFonts w:ascii="Times New Roman" w:hAnsi="Times New Roman"/>
    </w:rPr>
  </w:style>
  <w:style w:type="paragraph" w:customStyle="1" w:styleId="EndNoteBibliography">
    <w:name w:val="EndNote Bibliography"/>
    <w:basedOn w:val="Normal"/>
    <w:rsid w:val="00015A4C"/>
    <w:rPr>
      <w:rFonts w:ascii="Times New Roman" w:hAnsi="Times New Roman"/>
    </w:rPr>
  </w:style>
  <w:style w:type="character" w:styleId="CommentReference">
    <w:name w:val="annotation reference"/>
    <w:basedOn w:val="DefaultParagraphFont"/>
    <w:uiPriority w:val="99"/>
    <w:semiHidden/>
    <w:unhideWhenUsed/>
    <w:rsid w:val="002870D6"/>
    <w:rPr>
      <w:sz w:val="16"/>
      <w:szCs w:val="16"/>
    </w:rPr>
  </w:style>
  <w:style w:type="paragraph" w:styleId="CommentText">
    <w:name w:val="annotation text"/>
    <w:basedOn w:val="Normal"/>
    <w:link w:val="CommentTextChar"/>
    <w:uiPriority w:val="99"/>
    <w:semiHidden/>
    <w:unhideWhenUsed/>
    <w:rsid w:val="002870D6"/>
    <w:rPr>
      <w:sz w:val="20"/>
      <w:szCs w:val="20"/>
    </w:rPr>
  </w:style>
  <w:style w:type="character" w:customStyle="1" w:styleId="CommentTextChar">
    <w:name w:val="Comment Text Char"/>
    <w:basedOn w:val="DefaultParagraphFont"/>
    <w:link w:val="CommentText"/>
    <w:uiPriority w:val="99"/>
    <w:semiHidden/>
    <w:rsid w:val="002870D6"/>
    <w:rPr>
      <w:rFonts w:ascii="Cambria" w:eastAsia="Cambria" w:hAnsi="Cambria" w:cs="Times New Roman"/>
      <w:sz w:val="20"/>
      <w:szCs w:val="20"/>
    </w:rPr>
  </w:style>
  <w:style w:type="paragraph" w:styleId="CommentSubject">
    <w:name w:val="annotation subject"/>
    <w:basedOn w:val="CommentText"/>
    <w:next w:val="CommentText"/>
    <w:link w:val="CommentSubjectChar"/>
    <w:uiPriority w:val="99"/>
    <w:semiHidden/>
    <w:unhideWhenUsed/>
    <w:rsid w:val="002870D6"/>
    <w:rPr>
      <w:b/>
      <w:bCs/>
    </w:rPr>
  </w:style>
  <w:style w:type="character" w:customStyle="1" w:styleId="CommentSubjectChar">
    <w:name w:val="Comment Subject Char"/>
    <w:basedOn w:val="CommentTextChar"/>
    <w:link w:val="CommentSubject"/>
    <w:uiPriority w:val="99"/>
    <w:semiHidden/>
    <w:rsid w:val="002870D6"/>
    <w:rPr>
      <w:rFonts w:ascii="Cambria" w:eastAsia="Cambria" w:hAnsi="Cambria" w:cs="Times New Roman"/>
      <w:b/>
      <w:bCs/>
      <w:sz w:val="20"/>
      <w:szCs w:val="20"/>
    </w:rPr>
  </w:style>
  <w:style w:type="character" w:customStyle="1" w:styleId="FootnoteTextChar">
    <w:name w:val="Footnote Text Char"/>
    <w:basedOn w:val="DefaultParagraphFont"/>
    <w:link w:val="FootnoteText"/>
    <w:uiPriority w:val="99"/>
    <w:semiHidden/>
    <w:rsid w:val="008E6B60"/>
    <w:rPr>
      <w:sz w:val="20"/>
      <w:szCs w:val="20"/>
    </w:rPr>
  </w:style>
  <w:style w:type="paragraph" w:styleId="FootnoteText">
    <w:name w:val="footnote text"/>
    <w:basedOn w:val="Normal"/>
    <w:link w:val="FootnoteTextChar"/>
    <w:uiPriority w:val="99"/>
    <w:semiHidden/>
    <w:unhideWhenUsed/>
    <w:rsid w:val="008E6B60"/>
    <w:pPr>
      <w:spacing w:after="0"/>
    </w:pPr>
    <w:rPr>
      <w:rFonts w:asciiTheme="minorHAnsi" w:eastAsiaTheme="minorEastAsia" w:hAnsiTheme="minorHAnsi" w:cstheme="minorBidi"/>
      <w:sz w:val="20"/>
      <w:szCs w:val="20"/>
    </w:rPr>
  </w:style>
  <w:style w:type="character" w:customStyle="1" w:styleId="FootnoteTextChar1">
    <w:name w:val="Footnote Text Char1"/>
    <w:basedOn w:val="DefaultParagraphFont"/>
    <w:uiPriority w:val="99"/>
    <w:semiHidden/>
    <w:rsid w:val="008E6B60"/>
    <w:rPr>
      <w:rFonts w:ascii="Cambria" w:eastAsia="Cambria" w:hAnsi="Cambria" w:cs="Times New Roman"/>
      <w:sz w:val="20"/>
      <w:szCs w:val="20"/>
    </w:rPr>
  </w:style>
  <w:style w:type="character" w:styleId="FootnoteReference">
    <w:name w:val="footnote reference"/>
    <w:basedOn w:val="DefaultParagraphFont"/>
    <w:uiPriority w:val="99"/>
    <w:semiHidden/>
    <w:unhideWhenUsed/>
    <w:rsid w:val="008E6B60"/>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63651332">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0</TotalTime>
  <Pages>3</Pages>
  <Words>1215</Words>
  <Characters>6927</Characters>
  <Application>Microsoft Office Word</Application>
  <DocSecurity>0</DocSecurity>
  <Lines>57</Lines>
  <Paragraphs>16</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8126</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Beth Scaffidi</dc:creator>
  <cp:lastModifiedBy>Cassandra Scaffidi</cp:lastModifiedBy>
  <cp:revision>6</cp:revision>
  <dcterms:created xsi:type="dcterms:W3CDTF">2021-06-24T21:09:00Z</dcterms:created>
  <dcterms:modified xsi:type="dcterms:W3CDTF">2021-06-24T21:26:00Z</dcterms:modified>
</cp:coreProperties>
</file>